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bookmarkStart w:id="0" w:name="_GoBack"/>
      <w:bookmarkEnd w:id="0"/>
    </w:p>
    <w:p w:rsidR="002A2A03" w:rsidRDefault="002A2A03" w:rsidP="001A0A79">
      <w:pPr>
        <w:ind w:firstLine="0"/>
      </w:pPr>
    </w:p>
    <w:p w:rsidR="002A2A03" w:rsidRDefault="002A2A03"/>
    <w:p w:rsidR="002A2A03" w:rsidRDefault="002A2A03"/>
    <w:p w:rsidR="002A2A03" w:rsidRDefault="002A2A03"/>
    <w:p w:rsidR="002A2A03" w:rsidRDefault="00356C4C">
      <w:pPr>
        <w:jc w:val="center"/>
      </w:pPr>
      <w:r>
        <w:t>American Family</w:t>
      </w:r>
    </w:p>
    <w:p w:rsidR="002A2A03" w:rsidRDefault="00356C4C">
      <w:pPr>
        <w:jc w:val="center"/>
      </w:pPr>
      <w:r>
        <w:t>Your Name (First M. Last)</w:t>
      </w:r>
    </w:p>
    <w:p w:rsidR="002A2A03" w:rsidRDefault="00356C4C">
      <w:pPr>
        <w:jc w:val="center"/>
      </w:pPr>
      <w:r>
        <w:t>School or Institution Name (University at Place or Town, State)</w:t>
      </w:r>
    </w:p>
    <w:p w:rsidR="00EB26FE" w:rsidRDefault="00356C4C" w:rsidP="00EB26FE">
      <w:pPr>
        <w:ind w:firstLine="0"/>
        <w:jc w:val="center"/>
      </w:pPr>
      <w:r>
        <w:br w:type="page"/>
      </w:r>
      <w:r w:rsidR="00F30E1B">
        <w:lastRenderedPageBreak/>
        <w:t>American Family</w:t>
      </w:r>
    </w:p>
    <w:p w:rsidR="00F30E1B" w:rsidRDefault="00356C4C" w:rsidP="00F30E1B">
      <w:pPr>
        <w:ind w:firstLine="0"/>
      </w:pPr>
      <w:r>
        <w:t xml:space="preserve"> American society </w:t>
      </w:r>
      <w:r w:rsidR="000E72E3">
        <w:t>has</w:t>
      </w:r>
      <w:r>
        <w:t xml:space="preserve"> witnessed </w:t>
      </w:r>
      <w:r w:rsidR="000E72E3">
        <w:t xml:space="preserve">different trends of the family and the household, since the past few decades. Since the year 1980, there is seen a demographic change in the institution of marriage and the trend of the household and family. The people have changed their lifestyles more rapidly than ever before. </w:t>
      </w:r>
      <w:r w:rsidR="000E72E3" w:rsidRPr="000E72E3">
        <w:t>The customary American household has been go</w:t>
      </w:r>
      <w:r w:rsidR="000E72E3">
        <w:t>ing</w:t>
      </w:r>
      <w:r w:rsidR="000E72E3" w:rsidRPr="000E72E3">
        <w:t xml:space="preserve"> through deep changes for </w:t>
      </w:r>
      <w:r w:rsidR="00C159C9">
        <w:t>every age</w:t>
      </w:r>
      <w:r w:rsidR="000E72E3" w:rsidRPr="000E72E3">
        <w:t xml:space="preserve">, </w:t>
      </w:r>
      <w:r w:rsidR="00C159C9">
        <w:t>and race</w:t>
      </w:r>
      <w:r w:rsidR="000E72E3" w:rsidRPr="000E72E3">
        <w:t>, and all cultural groups.</w:t>
      </w:r>
      <w:r w:rsidR="000E72E3">
        <w:t xml:space="preserve"> In short, the American </w:t>
      </w:r>
      <w:r w:rsidR="00C159C9">
        <w:t>household</w:t>
      </w:r>
      <w:r w:rsidR="000E72E3">
        <w:t xml:space="preserve"> is changing the change in every possible aspect. This change ranges from the number of adults that marry, the households that are dwelling of the elderly couples that live alone, the young people living alone in the house, etc. </w:t>
      </w:r>
      <w:r w:rsidR="00336DFC" w:rsidRPr="00336DFC">
        <w:t xml:space="preserve">The </w:t>
      </w:r>
      <w:r w:rsidR="00C159C9">
        <w:t>typical</w:t>
      </w:r>
      <w:r w:rsidR="00336DFC" w:rsidRPr="00336DFC">
        <w:t xml:space="preserve"> American </w:t>
      </w:r>
      <w:r w:rsidR="00C159C9" w:rsidRPr="00336DFC">
        <w:t>household</w:t>
      </w:r>
      <w:r w:rsidR="00336DFC" w:rsidRPr="00336DFC">
        <w:t xml:space="preserve"> has been </w:t>
      </w:r>
      <w:r w:rsidR="00C159C9" w:rsidRPr="00336DFC">
        <w:t>experiencing</w:t>
      </w:r>
      <w:r w:rsidR="00336DFC" w:rsidRPr="00336DFC">
        <w:t xml:space="preserve"> </w:t>
      </w:r>
      <w:r w:rsidR="00C159C9" w:rsidRPr="00336DFC">
        <w:t>deep</w:t>
      </w:r>
      <w:r w:rsidR="00336DFC" w:rsidRPr="00336DFC">
        <w:t xml:space="preserve"> </w:t>
      </w:r>
      <w:r w:rsidR="00C159C9" w:rsidRPr="00336DFC">
        <w:t>changes</w:t>
      </w:r>
      <w:r w:rsidR="00336DFC" w:rsidRPr="00336DFC">
        <w:t xml:space="preserve"> for </w:t>
      </w:r>
      <w:r w:rsidR="00C159C9">
        <w:t>every age</w:t>
      </w:r>
      <w:r w:rsidR="00336DFC" w:rsidRPr="00336DFC">
        <w:t xml:space="preserve">, </w:t>
      </w:r>
      <w:r w:rsidR="00C159C9">
        <w:t>race</w:t>
      </w:r>
      <w:r w:rsidR="00336DFC" w:rsidRPr="00336DFC">
        <w:t>, and e</w:t>
      </w:r>
      <w:r w:rsidR="00C159C9">
        <w:t>thnic group</w:t>
      </w:r>
      <w:r w:rsidR="00336DFC" w:rsidRPr="00336DFC">
        <w:t>.</w:t>
      </w:r>
      <w:r w:rsidR="00336DFC">
        <w:t xml:space="preserve"> The trend has changed for the elderly people in the aspect that they have started living alone more than ever before. </w:t>
      </w:r>
      <w:r w:rsidR="00906F86">
        <w:t xml:space="preserve">They live all alone without any other generations present. The value of privacy among the elderly people has increased and this all owes to the change in the </w:t>
      </w:r>
      <w:r w:rsidR="00C159C9">
        <w:t>traditional</w:t>
      </w:r>
      <w:r w:rsidR="00906F86">
        <w:t xml:space="preserve"> </w:t>
      </w:r>
      <w:r w:rsidR="00C159C9">
        <w:t>morals</w:t>
      </w:r>
      <w:r w:rsidR="00906F86">
        <w:t xml:space="preserve"> during the </w:t>
      </w:r>
      <w:r w:rsidR="00C159C9">
        <w:t>next</w:t>
      </w:r>
      <w:r w:rsidR="00906F86">
        <w:t xml:space="preserve"> half of the </w:t>
      </w:r>
      <w:r w:rsidR="00C159C9">
        <w:t>20th</w:t>
      </w:r>
      <w:r w:rsidR="00906F86">
        <w:t xml:space="preserve"> century. </w:t>
      </w:r>
    </w:p>
    <w:p w:rsidR="00CF67BB" w:rsidRDefault="00356C4C" w:rsidP="00F30E1B">
      <w:pPr>
        <w:ind w:firstLine="0"/>
      </w:pPr>
      <w:r>
        <w:tab/>
        <w:t>It is a common fact that everyone is aware of, that more of the elderly Americans are living alone now, and that they have become socially</w:t>
      </w:r>
      <w:r w:rsidRPr="00F54804">
        <w:t xml:space="preserve"> more </w:t>
      </w:r>
      <w:r>
        <w:t xml:space="preserve">isolated and lonely. But given the fact we cannot simply jump to the conclusion that the one who lives alone is surely lonely too. </w:t>
      </w:r>
    </w:p>
    <w:p w:rsidR="00F54804" w:rsidRDefault="00356C4C" w:rsidP="00F30E1B">
      <w:pPr>
        <w:ind w:firstLine="0"/>
      </w:pPr>
      <w:r>
        <w:t xml:space="preserve"> </w:t>
      </w:r>
      <w:r w:rsidR="00CF67BB" w:rsidRPr="00CF67BB">
        <w:t xml:space="preserve">In the US, </w:t>
      </w:r>
      <w:r w:rsidR="00CF67BB">
        <w:t>approximately 29 percent</w:t>
      </w:r>
      <w:r w:rsidR="00CF67BB" w:rsidRPr="00CF67BB">
        <w:t xml:space="preserve"> of the 46 million </w:t>
      </w:r>
      <w:r w:rsidR="00CF67BB">
        <w:t xml:space="preserve">population </w:t>
      </w:r>
      <w:r w:rsidR="00CF67BB" w:rsidRPr="00CF67BB">
        <w:t xml:space="preserve">abode </w:t>
      </w:r>
      <w:r w:rsidR="00CF67BB">
        <w:t>old people</w:t>
      </w:r>
      <w:r w:rsidR="00CF67BB" w:rsidRPr="00CF67BB">
        <w:t xml:space="preserve"> live alone. About </w:t>
      </w:r>
      <w:r w:rsidR="00CF67BB">
        <w:t>half of the oldest generation that ages around 85 or fewer years live alone</w:t>
      </w:r>
      <w:r w:rsidR="00CF67BB" w:rsidRPr="00CF67BB">
        <w:t xml:space="preserve">. </w:t>
      </w:r>
      <w:r w:rsidR="00CF67BB">
        <w:t>almost 70 percent</w:t>
      </w:r>
      <w:r w:rsidR="00CF67BB" w:rsidRPr="00CF67BB">
        <w:t xml:space="preserve"> of </w:t>
      </w:r>
      <w:r w:rsidR="00CF67BB">
        <w:t>older</w:t>
      </w:r>
      <w:r w:rsidR="00CF67BB" w:rsidRPr="00CF67BB">
        <w:t xml:space="preserve"> people</w:t>
      </w:r>
      <w:r w:rsidR="00CF67BB">
        <w:t xml:space="preserve"> that tend to live alone are </w:t>
      </w:r>
      <w:r w:rsidR="00C159C9">
        <w:t>females</w:t>
      </w:r>
      <w:r w:rsidR="00CF67BB">
        <w:t>, and 46 percent</w:t>
      </w:r>
      <w:r w:rsidR="00CF67BB" w:rsidRPr="00CF67BB">
        <w:t xml:space="preserve"> of </w:t>
      </w:r>
      <w:r w:rsidR="00CF67BB">
        <w:t>the</w:t>
      </w:r>
      <w:r w:rsidR="00CF67BB" w:rsidRPr="00CF67BB">
        <w:t xml:space="preserve"> women age</w:t>
      </w:r>
      <w:r w:rsidR="00CF67BB">
        <w:t xml:space="preserve"> less than equal to </w:t>
      </w:r>
      <w:r w:rsidR="00CF67BB" w:rsidRPr="00CF67BB">
        <w:t>75 y</w:t>
      </w:r>
      <w:r w:rsidR="00CF67BB">
        <w:t>ea</w:t>
      </w:r>
      <w:r w:rsidR="00CF67BB" w:rsidRPr="00CF67BB">
        <w:t>r</w:t>
      </w:r>
      <w:r w:rsidR="00CF67BB">
        <w:t>s,</w:t>
      </w:r>
      <w:r w:rsidR="00CF67BB" w:rsidRPr="00CF67BB">
        <w:t xml:space="preserve"> live alone. Men </w:t>
      </w:r>
      <w:r w:rsidR="00CF67BB">
        <w:t xml:space="preserve">usually die </w:t>
      </w:r>
      <w:r w:rsidR="00C159C9" w:rsidRPr="00CF67BB">
        <w:t>earlier</w:t>
      </w:r>
      <w:r w:rsidR="00CF67BB" w:rsidRPr="00CF67BB">
        <w:t xml:space="preserve"> </w:t>
      </w:r>
      <w:r w:rsidR="00C159C9">
        <w:t xml:space="preserve">than </w:t>
      </w:r>
      <w:r w:rsidR="00CF67BB" w:rsidRPr="00CF67BB">
        <w:t>their spouses</w:t>
      </w:r>
      <w:r w:rsidR="00CF67BB">
        <w:t xml:space="preserve">. The </w:t>
      </w:r>
      <w:r w:rsidR="00CF67BB" w:rsidRPr="00CF67BB">
        <w:t xml:space="preserve">widowed or separated men </w:t>
      </w:r>
      <w:r w:rsidR="00CF67BB">
        <w:t>usually get remarried than the widowed or divorced women a</w:t>
      </w:r>
      <w:r w:rsidR="00CF67BB" w:rsidRPr="00CF67BB">
        <w:t xml:space="preserve">re more likely to </w:t>
      </w:r>
      <w:r w:rsidR="009D44FF">
        <w:t>marry again</w:t>
      </w:r>
      <w:r w:rsidR="00CF67BB" w:rsidRPr="00CF67BB">
        <w:t xml:space="preserve"> than are widowed or divorced women.</w:t>
      </w:r>
      <w:r w:rsidR="00CF67BB">
        <w:t xml:space="preserve"> Many of the elderly that live alone report the feelings of loneliness and the </w:t>
      </w:r>
      <w:r w:rsidR="009D44FF">
        <w:t>loneliness</w:t>
      </w:r>
      <w:r w:rsidR="00724E53">
        <w:t xml:space="preserve">. Also many face health issues, the reason being they do </w:t>
      </w:r>
      <w:r w:rsidR="00724E53">
        <w:lastRenderedPageBreak/>
        <w:t xml:space="preserve">not eat proper meals as eating is a social activity. Despite all these issues, more than 90 percent of the older people state that they prefer to live alone and the reason is that they do not want to bother others, so despite the fact that they feel lonely they continue living alone </w:t>
      </w:r>
      <w:r w:rsidR="00724E53">
        <w:fldChar w:fldCharType="begin"/>
      </w:r>
      <w:r w:rsidR="00724E53">
        <w:instrText xml:space="preserve"> ADDIN ZOTERO_ITEM CSL_CITATION {"citationID":"ElyZIXWz","properties":{"formattedCitation":"(\\uc0\\u8220{}The Elderly Living Alone - Geriatrics,\\uc0\\u8221{} n.d.)","plainCitation":"(“The Elderly Living Alone - Geriatrics,” n.d.)","noteIndex":0},"citationItems":[{"id":4,"uris":["http://zotero.org/users/local/DyczZKSE/items/79QEL2EY"],"uri":["http://zotero.org/users/local/DyczZKSE/items/79QEL2EY"],"itemData":{"id":4,"type":"webpage","title":"The Elderly Living Alone - Geriatrics","container-title":"MSD Manual Professional Edition","abstract":"The Elderly Living Alone - Explore from the MSD Manuals - Medical Professional Version.","URL":"https://www.msdmanuals.com/professional/geriatrics/social-issues-in-the-elderly/the-elderly-living-alone","language":"en","accessed":{"date-parts":[["2019",5,2]]}}}],"schema":"https://github.com/citation-style-language/schema/raw/master/csl-citation.json"} </w:instrText>
      </w:r>
      <w:r w:rsidR="00724E53">
        <w:fldChar w:fldCharType="separate"/>
      </w:r>
      <w:r w:rsidR="00724E53" w:rsidRPr="00724E53">
        <w:t>(“The Elderly Living Alone - Geriatrics,” n.d.)</w:t>
      </w:r>
      <w:r w:rsidR="00724E53">
        <w:fldChar w:fldCharType="end"/>
      </w:r>
      <w:r w:rsidR="00724E53">
        <w:t xml:space="preserve">. </w:t>
      </w:r>
    </w:p>
    <w:p w:rsidR="00061BEB" w:rsidRDefault="00356C4C" w:rsidP="00015B27">
      <w:r w:rsidRPr="00061BEB">
        <w:t xml:space="preserve">Societal loneliness </w:t>
      </w:r>
      <w:r>
        <w:t>might</w:t>
      </w:r>
      <w:r w:rsidRPr="00061BEB">
        <w:t xml:space="preserve"> be less prevalent in the common populace than </w:t>
      </w:r>
      <w:r>
        <w:t>most of the people</w:t>
      </w:r>
      <w:r w:rsidRPr="00061BEB">
        <w:t xml:space="preserve"> consider, but it is more </w:t>
      </w:r>
      <w:r>
        <w:t>prevalent</w:t>
      </w:r>
      <w:r w:rsidRPr="00061BEB">
        <w:t xml:space="preserve"> between some societies and </w:t>
      </w:r>
      <w:r>
        <w:t>areas</w:t>
      </w:r>
      <w:r w:rsidRPr="00061BEB">
        <w:t xml:space="preserve"> than others. </w:t>
      </w:r>
      <w:r>
        <w:t>Elderly</w:t>
      </w:r>
      <w:r w:rsidRPr="00061BEB">
        <w:t xml:space="preserve"> persons </w:t>
      </w:r>
      <w:r>
        <w:t>have a</w:t>
      </w:r>
      <w:r w:rsidRPr="00061BEB">
        <w:t xml:space="preserve"> greater possibility </w:t>
      </w:r>
      <w:r>
        <w:t>of</w:t>
      </w:r>
      <w:r w:rsidRPr="00061BEB">
        <w:t xml:space="preserve"> isolation since </w:t>
      </w:r>
      <w:r>
        <w:t>the</w:t>
      </w:r>
      <w:r w:rsidRPr="00061BEB">
        <w:t xml:space="preserve"> bodily feebleness </w:t>
      </w:r>
      <w:r w:rsidR="009D44FF" w:rsidRPr="00061BEB">
        <w:t>over and above</w:t>
      </w:r>
      <w:r w:rsidRPr="00061BEB">
        <w:t xml:space="preserve"> decreases in their household and companionship</w:t>
      </w:r>
      <w:r>
        <w:t xml:space="preserve"> </w:t>
      </w:r>
      <w:r w:rsidR="009D44FF">
        <w:t>linkages</w:t>
      </w:r>
      <w:r>
        <w:t>.</w:t>
      </w:r>
      <w:r w:rsidRPr="00061BEB">
        <w:t xml:space="preserve"> </w:t>
      </w:r>
      <w:r>
        <w:t>Men in America</w:t>
      </w:r>
      <w:r w:rsidRPr="00061BEB">
        <w:t xml:space="preserve"> are more </w:t>
      </w:r>
      <w:r w:rsidR="009D44FF" w:rsidRPr="00061BEB">
        <w:t>probable</w:t>
      </w:r>
      <w:r w:rsidRPr="00061BEB">
        <w:t xml:space="preserve"> to be communally </w:t>
      </w:r>
      <w:r w:rsidR="009D44FF" w:rsidRPr="00061BEB">
        <w:t>lonely</w:t>
      </w:r>
      <w:r w:rsidRPr="00061BEB">
        <w:t xml:space="preserve"> than women</w:t>
      </w:r>
      <w:r>
        <w:t xml:space="preserve"> </w:t>
      </w:r>
      <w:r>
        <w:fldChar w:fldCharType="begin"/>
      </w:r>
      <w:r>
        <w:instrText xml:space="preserve"> ADDIN ZOTERO_ITEM CSL_CITATION {"citationID":"qgZrtQcO","properties":{"formattedCitation":"(Klinenberg, 2016)","plainCitation":"(Klinenberg, 2016)","noteIndex":0},"citationItems":[{"id":6,"uris":["http://zotero.org/users/local/DyczZKSE/items/ALCHDWBZ"],"uri":["http://zotero.org/users/local/DyczZKSE/items/ALCHDWBZ"],"itemData":{"id":6,"type":"article-journal","title":"Social Isolation, Loneliness, and Living Alone: Identifying the Risks for Public Health","container-title":"American Journal of Public Health","page":"786-787","volume":"106","issue":"5","source":"PubMed Central","DOI":"10.2105/AJPH.2016.303166","ISSN":"0090-0036","note":"PMID: 27049414\nPMCID: PMC4985072","shortTitle":"Social Isolation, Loneliness, and Living Alone","journalAbbreviation":"Am J Public Health","author":[{"family":"Klinenberg","given":"Eric"}],"issued":{"date-parts":[["2016",5]]}}}],"schema":"https://github.com/citation-style-language/schema/raw/master/csl-citation.json"} </w:instrText>
      </w:r>
      <w:r>
        <w:fldChar w:fldCharType="separate"/>
      </w:r>
      <w:r w:rsidRPr="00061BEB">
        <w:t>(Klinenberg, 2016)</w:t>
      </w:r>
      <w:r>
        <w:fldChar w:fldCharType="end"/>
      </w:r>
      <w:r>
        <w:t xml:space="preserve">. </w:t>
      </w:r>
      <w:r w:rsidR="006F78E6">
        <w:t>An elderly man in America made a heart-wrenching call to 911 in the year 2015. He asked 911 to send someone to get him food from the store as he was hungry. The representatives were so moved by the call that they themselves came to deliver the food to him. The report tells that a quarter of the Americans have the risk of becoming the older orphans over the age of 65.</w:t>
      </w:r>
      <w:r w:rsidR="000C19DC">
        <w:t xml:space="preserve"> This is an eye-opening situation</w:t>
      </w:r>
      <w:r w:rsidR="006F78E6">
        <w:t xml:space="preserve"> </w:t>
      </w:r>
      <w:r w:rsidR="000C19DC">
        <w:fldChar w:fldCharType="begin"/>
      </w:r>
      <w:r w:rsidR="000C19DC">
        <w:instrText xml:space="preserve"> ADDIN ZOTERO_ITEM CSL_CITATION {"citationID":"WYnMnMrQ","properties":{"formattedCitation":"(CBS Evening News, n.d.)","plainCitation":"(CBS Evening News, n.d.)","noteIndex":0},"citationItems":[{"id":9,"uris":["http://zotero.org/users/local/DyczZKSE/items/J6BYHNNV"],"uri":["http://zotero.org/users/local/DyczZKSE/items/J6BYHNNV"],"itemData":{"id":9,"type":"motion_picture","title":"Crisis facing American seniors: Life as \"elder orphans\"","source":"YouTube","dimensions":"119 seconds","URL":"https://www.youtube.com/watch?v=hp4Wvv2he_o","shortTitle":"Crisis facing American seniors","author":[{"literal":"CBS Evening News"}],"accessed":{"date-parts":[["2019",5,2]]}}}],"schema":"https://github.com/citation-style-language/schema/raw/master/csl-citation.json"} </w:instrText>
      </w:r>
      <w:r w:rsidR="000C19DC">
        <w:fldChar w:fldCharType="separate"/>
      </w:r>
      <w:r w:rsidR="000C19DC" w:rsidRPr="000C19DC">
        <w:t>(CBS Evening News, n.d.)</w:t>
      </w:r>
      <w:r w:rsidR="000C19DC">
        <w:fldChar w:fldCharType="end"/>
      </w:r>
      <w:r w:rsidR="000C19DC">
        <w:t>.</w:t>
      </w:r>
    </w:p>
    <w:p w:rsidR="00015B27" w:rsidRDefault="00356C4C" w:rsidP="00015B27">
      <w:r>
        <w:t>The society in America is changing faster than ever, and so are the cultural norms. It is the outcome of the changes that the loneliness and the social segregation is increasing.</w:t>
      </w:r>
      <w:r w:rsidR="000C19DC">
        <w:t xml:space="preserve"> </w:t>
      </w:r>
      <w:r w:rsidR="000C19DC" w:rsidRPr="000C19DC">
        <w:t xml:space="preserve">Evidently, the American household is </w:t>
      </w:r>
      <w:r w:rsidR="009D44FF" w:rsidRPr="000C19DC">
        <w:t>nowadays</w:t>
      </w:r>
      <w:r w:rsidR="000C19DC" w:rsidRPr="000C19DC">
        <w:t xml:space="preserve"> deeply unlike from what it </w:t>
      </w:r>
      <w:r w:rsidR="000C19DC">
        <w:t>used to be in the</w:t>
      </w:r>
      <w:r w:rsidR="000C19DC" w:rsidRPr="000C19DC">
        <w:t xml:space="preserve"> </w:t>
      </w:r>
      <w:r w:rsidR="009D44FF" w:rsidRPr="000C19DC">
        <w:t>previous</w:t>
      </w:r>
      <w:r w:rsidR="009D44FF">
        <w:t xml:space="preserve"> times</w:t>
      </w:r>
      <w:r w:rsidR="000C19DC" w:rsidRPr="000C19DC">
        <w:t xml:space="preserve">. It characteristically is a family with few </w:t>
      </w:r>
      <w:r w:rsidR="009D44FF" w:rsidRPr="000C19DC">
        <w:t>kids</w:t>
      </w:r>
      <w:r w:rsidR="000C19DC" w:rsidRPr="000C19DC">
        <w:t xml:space="preserve">, with both </w:t>
      </w:r>
      <w:r w:rsidR="009D44FF">
        <w:t>mother and the father</w:t>
      </w:r>
      <w:r w:rsidR="000C19DC" w:rsidRPr="000C19DC">
        <w:t xml:space="preserve"> working</w:t>
      </w:r>
      <w:r w:rsidR="000C19DC">
        <w:t xml:space="preserve">. </w:t>
      </w:r>
      <w:r w:rsidR="000C19DC" w:rsidRPr="000C19DC">
        <w:t xml:space="preserve">Simultaneously, more grownups than ever formerly </w:t>
      </w:r>
      <w:r w:rsidR="000C19DC">
        <w:t xml:space="preserve">live alone or with unmarried mates. </w:t>
      </w:r>
      <w:r w:rsidR="000C19DC" w:rsidRPr="000C19DC">
        <w:t xml:space="preserve">These leanings have deeply </w:t>
      </w:r>
      <w:r w:rsidR="009D44FF" w:rsidRPr="000C19DC">
        <w:t>transformed</w:t>
      </w:r>
      <w:r w:rsidR="000C19DC" w:rsidRPr="000C19DC">
        <w:t xml:space="preserve"> the American household and are improbable to be upturned </w:t>
      </w:r>
      <w:r w:rsidR="009D44FF">
        <w:t>in near future</w:t>
      </w:r>
      <w:r w:rsidR="000C19DC" w:rsidRPr="000C19DC">
        <w:t>.</w:t>
      </w:r>
      <w:r w:rsidR="000C19DC">
        <w:t xml:space="preserve"> </w:t>
      </w:r>
    </w:p>
    <w:p w:rsidR="00F30E1B" w:rsidRDefault="00F30E1B" w:rsidP="00F30E1B">
      <w:pPr>
        <w:ind w:firstLine="0"/>
      </w:pPr>
    </w:p>
    <w:p w:rsidR="00F30E1B" w:rsidRDefault="00F30E1B" w:rsidP="00F30E1B">
      <w:pPr>
        <w:ind w:firstLine="0"/>
      </w:pPr>
    </w:p>
    <w:p w:rsidR="00F30E1B" w:rsidRDefault="00F30E1B" w:rsidP="00F30E1B">
      <w:pPr>
        <w:ind w:firstLine="0"/>
      </w:pPr>
    </w:p>
    <w:p w:rsidR="002A2A03" w:rsidRDefault="00356C4C">
      <w:pPr>
        <w:pStyle w:val="Title"/>
      </w:pPr>
      <w:r>
        <w:t>References</w:t>
      </w:r>
    </w:p>
    <w:p w:rsidR="000C19DC" w:rsidRPr="000C19DC" w:rsidRDefault="00356C4C" w:rsidP="000C19DC">
      <w:pPr>
        <w:pStyle w:val="Bibliography"/>
      </w:pPr>
      <w:r>
        <w:fldChar w:fldCharType="begin"/>
      </w:r>
      <w:r>
        <w:instrText xml:space="preserve"> ADDIN ZOTERO_BIBL {"uncited":[],"omitted":[],"custom":[]} CSL_BIBLIOGRAPHY </w:instrText>
      </w:r>
      <w:r>
        <w:fldChar w:fldCharType="separate"/>
      </w:r>
      <w:r w:rsidRPr="000C19DC">
        <w:t xml:space="preserve">CBS Evening News. (n.d.). </w:t>
      </w:r>
      <w:r w:rsidRPr="000C19DC">
        <w:rPr>
          <w:i/>
          <w:iCs/>
        </w:rPr>
        <w:t>The crisis facing American seniors: Life as "elder orphans."</w:t>
      </w:r>
      <w:r w:rsidRPr="000C19DC">
        <w:t xml:space="preserve"> Retrieved from https://www.youtube.com/watch?v=hp4Wvv2he_o</w:t>
      </w:r>
    </w:p>
    <w:p w:rsidR="000C19DC" w:rsidRPr="000C19DC" w:rsidRDefault="00356C4C" w:rsidP="000C19DC">
      <w:pPr>
        <w:pStyle w:val="Bibliography"/>
      </w:pPr>
      <w:r w:rsidRPr="000C19DC">
        <w:t xml:space="preserve">Klinenberg, E. (2016). Social Isolation, Loneliness, and Living Alone: Identifying the Risks for Public Health. </w:t>
      </w:r>
      <w:r w:rsidRPr="000C19DC">
        <w:rPr>
          <w:i/>
          <w:iCs/>
        </w:rPr>
        <w:t>American Journal of Public Health</w:t>
      </w:r>
      <w:r w:rsidRPr="000C19DC">
        <w:t xml:space="preserve">, </w:t>
      </w:r>
      <w:r w:rsidRPr="000C19DC">
        <w:rPr>
          <w:i/>
          <w:iCs/>
        </w:rPr>
        <w:t>106</w:t>
      </w:r>
      <w:r w:rsidRPr="000C19DC">
        <w:t>(5), 786–787. https://doi.org/10.2105/AJPH.2016.303166</w:t>
      </w:r>
    </w:p>
    <w:p w:rsidR="000C19DC" w:rsidRPr="000C19DC" w:rsidRDefault="00356C4C" w:rsidP="000C19DC">
      <w:pPr>
        <w:pStyle w:val="Bibliography"/>
      </w:pPr>
      <w:r w:rsidRPr="000C19DC">
        <w:t>The Elderly Living Alone - Geriatrics. (n.d.). Retrieved May 2, 2019, from MSD Manual Professional Edition website: https://www.msdmanuals.com/professional/geriatrics/social-issues-in-the-elderly/the-elderly-living-alone</w:t>
      </w:r>
    </w:p>
    <w:p w:rsidR="002A2A03" w:rsidRDefault="00356C4C">
      <w:pPr>
        <w:ind w:left="720" w:hanging="720"/>
      </w:pPr>
      <w:r>
        <w:fldChar w:fldCharType="end"/>
      </w: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5EF8" w:rsidRDefault="000C5EF8">
      <w:pPr>
        <w:spacing w:line="240" w:lineRule="auto"/>
      </w:pPr>
      <w:r>
        <w:separator/>
      </w:r>
    </w:p>
  </w:endnote>
  <w:endnote w:type="continuationSeparator" w:id="0">
    <w:p w:rsidR="000C5EF8" w:rsidRDefault="000C5E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5EF8" w:rsidRDefault="000C5EF8">
      <w:pPr>
        <w:spacing w:line="240" w:lineRule="auto"/>
      </w:pPr>
      <w:r>
        <w:separator/>
      </w:r>
    </w:p>
  </w:footnote>
  <w:footnote w:type="continuationSeparator" w:id="0">
    <w:p w:rsidR="000C5EF8" w:rsidRDefault="000C5EF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356C4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2A2A03">
    <w:pPr>
      <w:pStyle w:val="Header"/>
      <w:ind w:right="360" w:firstLine="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2A2A03">
    <w:pPr>
      <w:ind w:right="360"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15B27"/>
    <w:rsid w:val="00061BEB"/>
    <w:rsid w:val="00063314"/>
    <w:rsid w:val="00093EA6"/>
    <w:rsid w:val="000B0A32"/>
    <w:rsid w:val="000B383F"/>
    <w:rsid w:val="000C19DC"/>
    <w:rsid w:val="000C5EF8"/>
    <w:rsid w:val="000D5A43"/>
    <w:rsid w:val="000E72E3"/>
    <w:rsid w:val="001A0A79"/>
    <w:rsid w:val="001F4D42"/>
    <w:rsid w:val="00252FF6"/>
    <w:rsid w:val="002A2A03"/>
    <w:rsid w:val="00336DFC"/>
    <w:rsid w:val="00356C4C"/>
    <w:rsid w:val="005C3BB8"/>
    <w:rsid w:val="005F5B64"/>
    <w:rsid w:val="006F78E6"/>
    <w:rsid w:val="00724E53"/>
    <w:rsid w:val="00906F86"/>
    <w:rsid w:val="00937386"/>
    <w:rsid w:val="009D44FF"/>
    <w:rsid w:val="00AC656C"/>
    <w:rsid w:val="00B54F14"/>
    <w:rsid w:val="00C159C9"/>
    <w:rsid w:val="00C67138"/>
    <w:rsid w:val="00CF29F0"/>
    <w:rsid w:val="00CF67BB"/>
    <w:rsid w:val="00EB26FE"/>
    <w:rsid w:val="00F30E1B"/>
    <w:rsid w:val="00F548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F9AA9F29-F68E-4667-B47C-7BAC894F0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0C19D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1083</Words>
  <Characters>617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Evening</cp:lastModifiedBy>
  <cp:revision>2</cp:revision>
  <dcterms:created xsi:type="dcterms:W3CDTF">2019-05-02T10:08:00Z</dcterms:created>
  <dcterms:modified xsi:type="dcterms:W3CDTF">2019-05-0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3yBgaV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